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63654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63654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63654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63654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63654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63654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63654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63654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63654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63654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DC3E8C">
        <w:rPr>
          <w:rFonts w:ascii="Arial" w:hAnsi="Arial" w:cs="Arial"/>
        </w:rPr>
        <w:instrText xml:space="preserve"> ADDIN ZOTERO_ITEM CSL_CITATION {"citationID":"EIgDGjxw","properties":{"formattedCitation":"(Medina, s.\\uc0\\u160{}f.)","plainCitation":"(Medina, s. f.)","noteIndex":0},"citationItems":[{"id":"GgwYDj7h/pmYyjQeS","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DC3E8C">
        <w:rPr>
          <w:rFonts w:ascii="Arial" w:hAnsi="Arial" w:cs="Arial"/>
          <w:bCs/>
        </w:rPr>
        <w:instrText xml:space="preserve"> ADDIN ZOTERO_ITEM CSL_CITATION {"citationID":"ugDyVMEP","properties":{"formattedCitation":"({\\i{}Cubadebate}, s.\\uc0\\u160{}f.-a)","plainCitation":"(Cubadebate, s. f.-a)","noteIndex":0},"citationItems":[{"id":"GgwYDj7h/SVWGPqp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DC3E8C">
        <w:rPr>
          <w:rFonts w:ascii="Arial" w:hAnsi="Arial" w:cs="Arial"/>
          <w:color w:val="333333"/>
        </w:rPr>
        <w:instrText xml:space="preserve"> ADDIN ZOTERO_ITEM CSL_CITATION {"citationID":"C17XwM75","properties":{"formattedCitation":"({\\i{}Cubadebate}, s.\\uc0\\u160{}f.-b)","plainCitation":"(Cubadebate, s. f.-b)","noteIndex":0},"citationItems":[{"id":"GgwYDj7h/Jqapdol8","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DC3E8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gwYDj7h/ReuzqEdU","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DC3E8C">
        <w:rPr>
          <w:rFonts w:ascii="Arial" w:hAnsi="Arial" w:cs="Arial"/>
        </w:rPr>
        <w:instrText xml:space="preserve"> ADDIN ZOTERO_ITEM CSL_CITATION {"citationID":"reXoxmDA","properties":{"formattedCitation":"({\\i{}GEOCUBA - EcuRed}, s.\\uc0\\u160{}f.)","plainCitation":"(GEOCUBA - EcuRed, s. f.)","noteIndex":0},"citationItems":[{"id":"GgwYDj7h/qgXy1eyK","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DC3E8C">
        <w:rPr>
          <w:rFonts w:ascii="Arial" w:hAnsi="Arial" w:cs="Arial"/>
        </w:rPr>
        <w:instrText xml:space="preserve"> ADDIN ZOTERO_ITEM CSL_CITATION {"citationID":"Q9vQwmxT","properties":{"formattedCitation":"(Meza Sandoval &amp; Valverde Llanos, s.\\uc0\\u160{}f.)","plainCitation":"(Meza Sandoval &amp; Valverde Llanos, s. f.)","noteIndex":0},"citationItems":[{"id":"GgwYDj7h/5DrCTWsa","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C3E8C">
        <w:rPr>
          <w:rFonts w:ascii="Arial" w:hAnsi="Arial" w:cs="Arial"/>
        </w:rPr>
        <w:instrText xml:space="preserve"> ADDIN ZOTERO_ITEM CSL_CITATION {"citationID":"6ThTbo6d","properties":{"formattedCitation":"({\\i{}MIKE 21/3 Sand Transport}, s.\\uc0\\u160{}f.)","plainCitation":"(MIKE 21/3 Sand Transport, s. f.)","noteIndex":0},"citationItems":[{"id":"GgwYDj7h/vHpLHtVQ","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DC3E8C">
        <w:rPr>
          <w:rFonts w:ascii="Arial" w:hAnsi="Arial" w:cs="Arial"/>
          <w:b/>
        </w:rPr>
        <w:instrText xml:space="preserve"> ADDIN ZOTERO_ITEM CSL_CITATION {"citationID":"JfCk84IW","properties":{"formattedCitation":"(Briones Montoya et\\uc0\\u160{}al., 2020)","plainCitation":"(Briones Montoya et al., 2020)","noteIndex":0},"citationItems":[{"id":"GgwYDj7h/FNNKQ824","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DC3E8C">
        <w:instrText xml:space="preserve"> ADDIN ZOTERO_ITEM CSL_CITATION {"citationID":"J561SeuD","properties":{"formattedCitation":"(Westreicher, 2020)","plainCitation":"(Westreicher, 2020)","noteIndex":0},"citationItems":[{"id":"GgwYDj7h/RA3YKKSA","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DC3E8C">
        <w:instrText xml:space="preserve"> ADDIN ZOTERO_ITEM CSL_CITATION {"citationID":"Wcg3m5RU","properties":{"formattedCitation":"({\\i{}Sistema de Gesti\\uc0\\u243{}n}, s.\\uc0\\u160{}f.)","plainCitation":"(Sistema de Gestión, s. f.)","noteIndex":0},"citationItems":[{"id":"GgwYDj7h/ciOjFkgM","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DC3E8C">
        <w:instrText xml:space="preserve"> ADDIN ZOTERO_ITEM CSL_CITATION {"citationID":"qrMxXHDV","properties":{"formattedCitation":"(Ekon, 2021)","plainCitation":"(Ekon, 2021)","noteIndex":0},"citationItems":[{"id":"GgwYDj7h/0qpckLBR","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rsidR="0016370C" w:rsidRPr="0016370C" w:rsidRDefault="0016370C" w:rsidP="0016370C"/>
    <w:p w:rsidR="0016370C" w:rsidRPr="0016370C" w:rsidRDefault="0016370C" w:rsidP="0016370C"/>
    <w:p w:rsidR="00DE3FF8" w:rsidRDefault="00DE3FF8" w:rsidP="00826815">
      <w:pPr>
        <w:pStyle w:val="Ttulo2"/>
      </w:pPr>
      <w:bookmarkStart w:id="12" w:name="_Toc164673544"/>
      <w:r>
        <w:t>Herramientas y tecnologías utilizadas en el desarrollo del sistema</w:t>
      </w:r>
      <w:bookmarkEnd w:id="12"/>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DC3E8C">
        <w:rPr>
          <w:sz w:val="22"/>
          <w:szCs w:val="22"/>
        </w:rPr>
        <w:instrText xml:space="preserve"> ADDIN ZOTERO_ITEM CSL_CITATION {"citationID":"ld50OHRu","properties":{"formattedCitation":"({\\i{}Herramientas inform\\uc0\\u225{}ticas - EcuRed}, s.\\uc0\\u160{}f.)","plainCitation":"(Herramientas informáticas - EcuRed, s. f.)","noteIndex":0},"citationItems":[{"id":"GgwYDj7h/bN8OvVu6","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DC3E8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GgwYDj7h/Xk5dDMcS","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3" w:name="_Toc164673545"/>
      <w:r w:rsidRPr="00665892">
        <w:rPr>
          <w:u w:val="single"/>
        </w:rPr>
        <w:t>Visual Studio Code</w:t>
      </w:r>
      <w:bookmarkEnd w:id="13"/>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DC3E8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GgwYDj7h/5SZrIlki","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CF5165" w:rsidRDefault="00CF5165" w:rsidP="00CF5165">
      <w:pPr>
        <w:pStyle w:val="Ttulo3"/>
      </w:pPr>
      <w:r>
        <w:t xml:space="preserve">Visual Paradigm </w:t>
      </w:r>
    </w:p>
    <w:p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DC3E8C">
        <w:instrText xml:space="preserve"> ADDIN ZOTERO_ITEM CSL_CITATION {"citationID":"5NwFvkME","properties":{"formattedCitation":"(De Arma-Hern\\uc0\\u225{}ndez &amp; Sabl\\uc0\\u243{}n-Fern\\uc0\\u225{}ndez, 2019)","plainCitation":"(De Arma-Hernández &amp; Sablón-Fernández, 2019)","noteIndex":0},"citationItems":[{"id":154,"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rsidR="00CD5EB0" w:rsidRDefault="00CD5EB0" w:rsidP="00CD5EB0">
      <w:pPr>
        <w:pStyle w:val="Ttulo3"/>
      </w:pPr>
      <w:r>
        <w:t xml:space="preserve">Git </w:t>
      </w:r>
    </w:p>
    <w:p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680710">
        <w:instrText xml:space="preserve"> ADDIN ZOTERO_ITEM CSL_CITATION {"citationID":"n9HOrXiu","properties":{"formattedCitation":"(Astigarraga &amp; Cruz-Alonso, 2022)","plainCitation":"(Astigarraga &amp; Cruz-Alonso, 2022)","noteIndex":0},"citationItems":[{"id":155,"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rsidR="00211E73" w:rsidRDefault="00116EA3" w:rsidP="00116EA3">
      <w:pPr>
        <w:pStyle w:val="Ttulo3"/>
      </w:pPr>
      <w:r>
        <w:t>Pos</w:t>
      </w:r>
      <w:r w:rsidR="009D5F16">
        <w:t>t</w:t>
      </w:r>
      <w:r>
        <w:t>man</w:t>
      </w:r>
      <w:r w:rsidR="002876DE">
        <w:t xml:space="preserve"> </w:t>
      </w:r>
    </w:p>
    <w:p w:rsidR="00211E73" w:rsidRPr="00FA678D" w:rsidRDefault="00211E73" w:rsidP="00FA678D">
      <w:pPr>
        <w:pStyle w:val="Sinespaciado"/>
        <w:jc w:val="both"/>
        <w:rPr>
          <w:rStyle w:val="Enlacedelndice"/>
          <w:rFonts w:ascii="Arial" w:hAnsi="Arial" w:cs="Arial"/>
          <w:sz w:val="24"/>
          <w:szCs w:val="24"/>
        </w:rPr>
      </w:pPr>
      <w:r w:rsidRPr="00FA678D">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w:t>
      </w:r>
      <w:r w:rsidRPr="00FA678D">
        <w:rPr>
          <w:rStyle w:val="Enlacedelndice"/>
          <w:rFonts w:ascii="Arial" w:hAnsi="Arial" w:cs="Arial"/>
          <w:sz w:val="24"/>
          <w:szCs w:val="24"/>
        </w:rPr>
        <w:lastRenderedPageBreak/>
        <w:t xml:space="preserve">API REST de manera simple, este gestiona nuestra API, así como documentarla. </w:t>
      </w:r>
      <w:r w:rsidRPr="00FA678D">
        <w:rPr>
          <w:rStyle w:val="Enlacedelndice"/>
          <w:rFonts w:ascii="Arial" w:hAnsi="Arial" w:cs="Arial"/>
          <w:color w:val="FF0000"/>
          <w:sz w:val="24"/>
          <w:szCs w:val="24"/>
        </w:rPr>
        <w:t>Monción Rodríguez, C. L. (2023)</w:t>
      </w:r>
    </w:p>
    <w:p w:rsidR="008B3A94" w:rsidRDefault="008B3A94" w:rsidP="008B3A94"/>
    <w:p w:rsidR="008B3A94" w:rsidRDefault="008B3A94" w:rsidP="008B3A94">
      <w:pPr>
        <w:pStyle w:val="Ttulo3"/>
      </w:pPr>
      <w:r>
        <w:t xml:space="preserve">Mongo Compass  </w:t>
      </w:r>
    </w:p>
    <w:p w:rsidR="008B3A94" w:rsidRDefault="008B3A94" w:rsidP="008B3A94">
      <w:pPr>
        <w:rPr>
          <w:color w:val="FF0000"/>
        </w:rPr>
      </w:pPr>
      <w:r>
        <w:t>MongoDB Compass es la GUI de MongoDB. Compass permi</w:t>
      </w:r>
      <w:r>
        <w:t>te analizar y comprender el con</w:t>
      </w:r>
      <w:r>
        <w:t>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w:t>
      </w:r>
      <w:r>
        <w:t xml:space="preserve"> </w:t>
      </w:r>
      <w:r w:rsidRPr="008B3A94">
        <w:rPr>
          <w:color w:val="FF0000"/>
        </w:rPr>
        <w:t>Vidal Domínguez, M. (2021).</w:t>
      </w:r>
    </w:p>
    <w:p w:rsidR="00D33DEF" w:rsidRDefault="00D33DEF" w:rsidP="00D33DEF">
      <w:pPr>
        <w:pStyle w:val="Ttulo3"/>
      </w:pPr>
      <w:r>
        <w:t xml:space="preserve">Node </w:t>
      </w:r>
      <w:r w:rsidR="00FA678D">
        <w:t>.JS</w:t>
      </w:r>
    </w:p>
    <w:p w:rsidR="002876DE" w:rsidRPr="002876DE" w:rsidRDefault="00FA678D" w:rsidP="00FA678D">
      <w:r>
        <w:t>Es un entorno en tiempo de ejecución multiplataforma de código abierto del lado del servidor en el lenguaje de programación JavaScript, asíncrono, con E/S de datos en una arquitectura orientada a eventos y basado en el motor V8 de Google. Fue creado con el enfoque de ser útil en la creación de programas de red altamente escalables, como por ejemplo, servidores web. Fue creado por Ryan Dahl en 2009 y su evolución está apadrinada por la empresa Joyent, que además tiene contratado a Dahl en plantilla</w:t>
      </w:r>
      <w:r w:rsidRPr="00FA678D">
        <w:rPr>
          <w:color w:val="FF0000"/>
        </w:rPr>
        <w:t>.</w:t>
      </w:r>
      <w:r w:rsidRPr="00FA678D">
        <w:rPr>
          <w:color w:val="FF0000"/>
        </w:rPr>
        <w:t xml:space="preserve"> </w:t>
      </w:r>
      <w:r w:rsidR="00211E73" w:rsidRPr="00FA678D">
        <w:rPr>
          <w:color w:val="FF0000"/>
        </w:rPr>
        <w:t xml:space="preserve"> </w:t>
      </w:r>
      <w:r w:rsidRPr="00FA678D">
        <w:rPr>
          <w:color w:val="FF0000"/>
        </w:rPr>
        <w:t>Romero García, W. R. (2022)</w:t>
      </w:r>
      <w:r w:rsidR="002876DE" w:rsidRPr="00FA678D">
        <w:rPr>
          <w:color w:val="FF0000"/>
        </w:rPr>
        <w:t xml:space="preserve"> </w:t>
      </w:r>
    </w:p>
    <w:p w:rsidR="00585425" w:rsidRDefault="00585425" w:rsidP="00585425">
      <w:pPr>
        <w:pStyle w:val="Ttulo2"/>
      </w:pPr>
      <w:r>
        <w:t xml:space="preserve">Lenguajes a emplear en el desarrollo del sistema </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p>
    <w:p w:rsidR="00636540" w:rsidRDefault="00636540" w:rsidP="00636540">
      <w:pPr>
        <w:pStyle w:val="Ttulo3"/>
      </w:pPr>
      <w:bookmarkStart w:id="14" w:name="_GoBack"/>
      <w:bookmarkEnd w:id="14"/>
      <w:r>
        <w:t>Javascript</w:t>
      </w:r>
    </w:p>
    <w:p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w:t>
      </w:r>
      <w:r>
        <w:lastRenderedPageBreak/>
        <w:t>programas escritos con JavaScript se pueden probar directamente en cualquier navegador sin necesidad de procesos intermedios</w:t>
      </w:r>
      <w:r>
        <w:t xml:space="preserve"> </w:t>
      </w:r>
      <w:r w:rsidRPr="00636540">
        <w:rPr>
          <w:b/>
          <w:color w:val="FF0000"/>
        </w:rPr>
        <w:t>Pérez, J. E. (2019).</w:t>
      </w:r>
    </w:p>
    <w:p w:rsidR="00407644" w:rsidRDefault="00407644" w:rsidP="00407644">
      <w:pPr>
        <w:pStyle w:val="Ttulo3"/>
      </w:pPr>
      <w:r>
        <w:t>Mongo DB</w:t>
      </w:r>
    </w:p>
    <w:p w:rsidR="00407644" w:rsidRPr="008B3A94" w:rsidRDefault="00407644" w:rsidP="00407644">
      <w:pPr>
        <w:rPr>
          <w:color w:val="FF0000"/>
        </w:rPr>
      </w:pPr>
      <w:r>
        <w:t>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w:t>
      </w:r>
      <w:r>
        <w:t xml:space="preserve"> </w:t>
      </w:r>
      <w:r w:rsidRPr="008B3A94">
        <w:rPr>
          <w:color w:val="FF0000"/>
        </w:rPr>
        <w:t>Vidal Domínguez, M. (2021).</w:t>
      </w:r>
    </w:p>
    <w:p w:rsidR="00407644" w:rsidRDefault="00407644" w:rsidP="009452EE"/>
    <w:p w:rsidR="002E1965" w:rsidRPr="009452EE" w:rsidRDefault="00CD5EB0" w:rsidP="00CD5EB0">
      <w:pPr>
        <w:pStyle w:val="Ttulo2"/>
      </w:pPr>
      <w:r>
        <w:t xml:space="preserve">Arquitectura Cliente-Servidor </w:t>
      </w:r>
    </w:p>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DC3E8C">
        <w:instrText xml:space="preserve"> ADDIN ZOTERO_ITEM CSL_CITATION {"citationID":"MxXDLrQP","properties":{"formattedCitation":"({\\i{}Programaci\\uc0\\u243{}n Extrema - PDF Descargar libre}, s.\\uc0\\u160{}f.)","plainCitation":"(Programación Extrema - PDF Descargar libre, s. f.)","noteIndex":0},"citationItems":[{"id":"GgwYDj7h/Tci1v865","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lastRenderedPageBreak/>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DC3E8C">
        <w:instrText xml:space="preserve"> ADDIN ZOTERO_ITEM CSL_CITATION {"citationID":"VicJ1Tzb","properties":{"formattedCitation":"(\\uc0\\u171{}Funcionalidad\\uc0\\u187{}, 2015)","plainCitation":"(«Funcionalidad», 2015)","noteIndex":0},"citationItems":[{"id":"GgwYDj7h/Nftn5Vvh","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lastRenderedPageBreak/>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680710" w:rsidRPr="00680710" w:rsidRDefault="006C05C3" w:rsidP="00680710">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680710" w:rsidRPr="00680710">
        <w:t xml:space="preserve">Astigarraga, J., &amp; Cruz-Alonso, V. (2022). ¡ Se puede entender cómo funcionan Git y GitHub! </w:t>
      </w:r>
      <w:r w:rsidR="00680710" w:rsidRPr="00680710">
        <w:rPr>
          <w:i/>
          <w:iCs/>
        </w:rPr>
        <w:t>Ecosistemas</w:t>
      </w:r>
      <w:r w:rsidR="00680710" w:rsidRPr="00680710">
        <w:t xml:space="preserve">, </w:t>
      </w:r>
      <w:r w:rsidR="00680710" w:rsidRPr="00680710">
        <w:rPr>
          <w:i/>
          <w:iCs/>
        </w:rPr>
        <w:t>31</w:t>
      </w:r>
      <w:r w:rsidR="00680710" w:rsidRPr="00680710">
        <w:t>(1), 2332-2332.</w:t>
      </w:r>
    </w:p>
    <w:p w:rsidR="00680710" w:rsidRPr="00680710" w:rsidRDefault="00680710" w:rsidP="00680710">
      <w:pPr>
        <w:pStyle w:val="Bibliografa"/>
      </w:pPr>
      <w:r w:rsidRPr="00680710">
        <w:t xml:space="preserve">Briones Montoya, V. M., Lynch Santillán, J. E., &amp; Saltos Andrade, I. M. (2020). </w:t>
      </w:r>
      <w:r w:rsidRPr="00680710">
        <w:rPr>
          <w:i/>
          <w:iCs/>
        </w:rPr>
        <w:t>Evaluación de alternativas para la protección costera frente a procesos erosivos utilizando MIKE 21. Caso de estudio: Libertador Bolívar</w:t>
      </w:r>
      <w:r w:rsidRPr="00680710">
        <w:t>. ESPOL. FIMCM.</w:t>
      </w:r>
    </w:p>
    <w:p w:rsidR="00680710" w:rsidRPr="00680710" w:rsidRDefault="00680710" w:rsidP="00680710">
      <w:pPr>
        <w:pStyle w:val="Bibliografa"/>
      </w:pPr>
      <w:r w:rsidRPr="00680710">
        <w:rPr>
          <w:i/>
          <w:iCs/>
        </w:rPr>
        <w:t>Cubadebate</w:t>
      </w:r>
      <w:r w:rsidRPr="00680710">
        <w:t>. (s. f.-a). Recuperado 7 de enero de 2024, de http://www.cubadebate.cu/noticias/2018/12/16/tarea-vida-a-debate-en-la-asamblea-nacional-cuba-ante-las-realidades-del-cambio-climatico/</w:t>
      </w:r>
    </w:p>
    <w:p w:rsidR="00680710" w:rsidRPr="00680710" w:rsidRDefault="00680710" w:rsidP="00680710">
      <w:pPr>
        <w:pStyle w:val="Bibliografa"/>
      </w:pPr>
      <w:r w:rsidRPr="00680710">
        <w:rPr>
          <w:i/>
          <w:iCs/>
        </w:rPr>
        <w:t>Cubadebate</w:t>
      </w:r>
      <w:r w:rsidRPr="00680710">
        <w:t>. (s. f.-b). Recuperado 7 de enero de 2024, de http://www.cubadebate.cu/noticias/2023/07/18/tarea-vida-en-la-mira-de-los-diputados-hay-una-transicion-en-el-clima-de-cuba/</w:t>
      </w:r>
    </w:p>
    <w:p w:rsidR="00680710" w:rsidRPr="00680710" w:rsidRDefault="00680710" w:rsidP="00680710">
      <w:pPr>
        <w:pStyle w:val="Bibliografa"/>
      </w:pPr>
      <w:r w:rsidRPr="00680710">
        <w:t xml:space="preserve">De Arma-Hernández, A., &amp; Sablón-Fernández, L. E. (2019). Aplicación web para la gestión de la información especializada en Geociencia. </w:t>
      </w:r>
      <w:r w:rsidRPr="00680710">
        <w:rPr>
          <w:i/>
          <w:iCs/>
        </w:rPr>
        <w:t>Ciencia &amp; Futuro</w:t>
      </w:r>
      <w:r w:rsidRPr="00680710">
        <w:t xml:space="preserve">, </w:t>
      </w:r>
      <w:r w:rsidRPr="00680710">
        <w:rPr>
          <w:i/>
          <w:iCs/>
        </w:rPr>
        <w:t>9</w:t>
      </w:r>
      <w:r w:rsidRPr="00680710">
        <w:t>(2), 106-127.</w:t>
      </w:r>
    </w:p>
    <w:p w:rsidR="00680710" w:rsidRPr="00680710" w:rsidRDefault="00680710" w:rsidP="00680710">
      <w:pPr>
        <w:pStyle w:val="Bibliografa"/>
      </w:pPr>
      <w:r w:rsidRPr="00680710">
        <w:t xml:space="preserve">Ekon, E. (2021, julio 28). </w:t>
      </w:r>
      <w:r w:rsidRPr="00680710">
        <w:rPr>
          <w:i/>
          <w:iCs/>
        </w:rPr>
        <w:t>¿Qué es un sistema de gestión y para qué sirve?</w:t>
      </w:r>
      <w:r w:rsidRPr="00680710">
        <w:t xml:space="preserve"> Ekon. https://www.ekon.es/blog/sistemas-de-gestion-integral-para-el-funcionamiento-optimo-de-la-empresa/</w:t>
      </w:r>
    </w:p>
    <w:p w:rsidR="00680710" w:rsidRPr="00680710" w:rsidRDefault="00680710" w:rsidP="00680710">
      <w:pPr>
        <w:pStyle w:val="Bibliografa"/>
      </w:pPr>
      <w:r w:rsidRPr="00680710">
        <w:t xml:space="preserve">Funcionalidad. (2015, junio 7). </w:t>
      </w:r>
      <w:r w:rsidRPr="00680710">
        <w:rPr>
          <w:i/>
          <w:iCs/>
        </w:rPr>
        <w:t>gestion de la calidad del software - norma iso-9126</w:t>
      </w:r>
      <w:r w:rsidRPr="00680710">
        <w:t>. https://diplomadogestioncalidadsoftware2015.wordpress.com/norma-iso-9126/calidad-interna-y-externa/funcionalidad/</w:t>
      </w:r>
    </w:p>
    <w:p w:rsidR="00680710" w:rsidRPr="00680710" w:rsidRDefault="00680710" w:rsidP="00680710">
      <w:pPr>
        <w:pStyle w:val="Bibliografa"/>
      </w:pPr>
      <w:r w:rsidRPr="00680710">
        <w:rPr>
          <w:i/>
          <w:iCs/>
        </w:rPr>
        <w:t>GEOCUBA - EcuRed</w:t>
      </w:r>
      <w:r w:rsidRPr="00680710">
        <w:t>. (s. f.). Recuperado 9 de enero de 2024, de https://www.ecured.cu/GEOCUBA</w:t>
      </w:r>
    </w:p>
    <w:p w:rsidR="00680710" w:rsidRPr="00680710" w:rsidRDefault="00680710" w:rsidP="00680710">
      <w:pPr>
        <w:pStyle w:val="Bibliografa"/>
      </w:pPr>
      <w:r w:rsidRPr="00680710">
        <w:rPr>
          <w:i/>
          <w:iCs/>
        </w:rPr>
        <w:lastRenderedPageBreak/>
        <w:t>Herramientas informáticas—EcuRed</w:t>
      </w:r>
      <w:r w:rsidRPr="00680710">
        <w:t>. (s. f.). Recuperado 7 de enero de 2024, de https://www.ecured.cu/Herramientas_inform%C3%A1ticas</w:t>
      </w:r>
    </w:p>
    <w:p w:rsidR="00680710" w:rsidRPr="00680710" w:rsidRDefault="00680710" w:rsidP="00680710">
      <w:pPr>
        <w:pStyle w:val="Bibliografa"/>
      </w:pPr>
      <w:r w:rsidRPr="00680710">
        <w:t xml:space="preserve">Medina, N. M. C. (s. f.). </w:t>
      </w:r>
      <w:r w:rsidRPr="00680710">
        <w:rPr>
          <w:i/>
          <w:iCs/>
        </w:rPr>
        <w:t>EL CAMBIO CLIMÁTICO Y SUS EFECTOS SOBRE LA SALUD HUMANA</w:t>
      </w:r>
      <w:r w:rsidRPr="00680710">
        <w:t>.</w:t>
      </w:r>
    </w:p>
    <w:p w:rsidR="00680710" w:rsidRPr="00680710" w:rsidRDefault="00680710" w:rsidP="00680710">
      <w:pPr>
        <w:pStyle w:val="Bibliografa"/>
      </w:pPr>
      <w:r w:rsidRPr="00680710">
        <w:t xml:space="preserve">Meza Sandoval, J. J., &amp; Valverde Llanos, A. E. (s. f.). </w:t>
      </w:r>
      <w:r w:rsidRPr="00680710">
        <w:rPr>
          <w:i/>
          <w:iCs/>
        </w:rPr>
        <w:t>Propuesta de diseño de rompeolas como protección de la costa contra la erosión por efecto del oleaje en la playa La Herradura</w:t>
      </w:r>
      <w:r w:rsidRPr="00680710">
        <w:t>.</w:t>
      </w:r>
    </w:p>
    <w:p w:rsidR="00680710" w:rsidRPr="00680710" w:rsidRDefault="00680710" w:rsidP="00680710">
      <w:pPr>
        <w:pStyle w:val="Bibliografa"/>
      </w:pPr>
      <w:r w:rsidRPr="00680710">
        <w:rPr>
          <w:i/>
          <w:iCs/>
        </w:rPr>
        <w:t>MIKE 21/3 Sand Transport</w:t>
      </w:r>
      <w:r w:rsidRPr="00680710">
        <w:t>. (s. f.). Recuperado 7 de febrero de 2024, de https://www.mikepoweredbydhi.com/products/mike-21/Sediments/sand-transport</w:t>
      </w:r>
    </w:p>
    <w:p w:rsidR="00680710" w:rsidRPr="00680710" w:rsidRDefault="00680710" w:rsidP="00680710">
      <w:pPr>
        <w:pStyle w:val="Bibliografa"/>
      </w:pPr>
      <w:r w:rsidRPr="00680710">
        <w:rPr>
          <w:i/>
          <w:iCs/>
        </w:rPr>
        <w:t>Nueva norma legal por la preservación de las costas cubanas—Juventud Rebelde—Diario de la juventud cubana</w:t>
      </w:r>
      <w:r w:rsidRPr="00680710">
        <w:t>. (s. f.). Recuperado 15 de abril de 2024, de https://www.juventudrebelde.cu/ciencia-tecnica/2023-12-07/acertada-interrelacion-entre-las-entidades-y-rigor-en-el-control-contribuiran-al-exito-de-la-nueva-norma-legal-relativa-a-las-costas-cubanas</w:t>
      </w:r>
    </w:p>
    <w:p w:rsidR="00680710" w:rsidRPr="00680710" w:rsidRDefault="00680710" w:rsidP="00680710">
      <w:pPr>
        <w:pStyle w:val="Bibliografa"/>
      </w:pPr>
      <w:r w:rsidRPr="00680710">
        <w:rPr>
          <w:i/>
          <w:iCs/>
        </w:rPr>
        <w:t>Programación Extrema—PDF Descargar libre</w:t>
      </w:r>
      <w:r w:rsidRPr="00680710">
        <w:t>. (s. f.). Recuperado 7 de enero de 2024, de https://docplayer.es/1647643-Programacion-extrema.html</w:t>
      </w:r>
    </w:p>
    <w:p w:rsidR="00680710" w:rsidRPr="00680710" w:rsidRDefault="00680710" w:rsidP="00680710">
      <w:pPr>
        <w:pStyle w:val="Bibliografa"/>
      </w:pPr>
      <w:r w:rsidRPr="00680710">
        <w:rPr>
          <w:i/>
          <w:iCs/>
        </w:rPr>
        <w:t>Qué es Visual Studio Code y qué ventajas ofrece</w:t>
      </w:r>
      <w:r w:rsidRPr="00680710">
        <w:t>. (2022, julio 22). OpenWebinars.net. https://openwebinars.net/blog/que-es-visual-studio-code-y-que-ventajas-ofrece/</w:t>
      </w:r>
    </w:p>
    <w:p w:rsidR="00680710" w:rsidRPr="00680710" w:rsidRDefault="00680710" w:rsidP="00680710">
      <w:pPr>
        <w:pStyle w:val="Bibliografa"/>
      </w:pPr>
      <w:r w:rsidRPr="00680710">
        <w:rPr>
          <w:i/>
          <w:iCs/>
        </w:rPr>
        <w:t>Sistema de Gestión: Qué es y por qué es tan importante</w:t>
      </w:r>
      <w:r w:rsidRPr="00680710">
        <w:t>. (s. f.). Recuperado 22 de abril de 2024, de https://www.unifikas.com/es/noticias/sistema-de-gestion-que-es-y-por-que-es-tan-importante</w:t>
      </w:r>
    </w:p>
    <w:p w:rsidR="00680710" w:rsidRPr="00680710" w:rsidRDefault="00680710" w:rsidP="00680710">
      <w:pPr>
        <w:pStyle w:val="Bibliografa"/>
      </w:pPr>
      <w:r w:rsidRPr="00680710">
        <w:rPr>
          <w:i/>
          <w:iCs/>
        </w:rPr>
        <w:lastRenderedPageBreak/>
        <w:t>Tecnología—Concepto, tipos, ejemplos, evolución, características</w:t>
      </w:r>
      <w:r w:rsidRPr="00680710">
        <w:t>. (s. f.). Recuperado 7 de enero de 2024, de https://concepto.de/tecnologia/#ixzz8O8i9AU6q</w:t>
      </w:r>
    </w:p>
    <w:p w:rsidR="00680710" w:rsidRPr="00680710" w:rsidRDefault="00680710" w:rsidP="00680710">
      <w:pPr>
        <w:pStyle w:val="Bibliografa"/>
      </w:pPr>
      <w:r w:rsidRPr="00680710">
        <w:t xml:space="preserve">Westreicher, G. (2020, agosto 7). </w:t>
      </w:r>
      <w:r w:rsidRPr="00680710">
        <w:rPr>
          <w:i/>
          <w:iCs/>
        </w:rPr>
        <w:t>¿Qué es la gestión? Para qué sirve, pasos a seguir y tipos</w:t>
      </w:r>
      <w:r w:rsidRPr="00680710">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533F" w:rsidRDefault="0054533F" w:rsidP="00DE3FF8">
      <w:r>
        <w:separator/>
      </w:r>
    </w:p>
  </w:endnote>
  <w:endnote w:type="continuationSeparator" w:id="0">
    <w:p w:rsidR="0054533F" w:rsidRDefault="0054533F"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533F" w:rsidRDefault="0054533F" w:rsidP="00DE3FF8">
      <w:r>
        <w:separator/>
      </w:r>
    </w:p>
  </w:footnote>
  <w:footnote w:type="continuationSeparator" w:id="0">
    <w:p w:rsidR="0054533F" w:rsidRDefault="0054533F"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06BDA"/>
    <w:rsid w:val="00116EA3"/>
    <w:rsid w:val="00142464"/>
    <w:rsid w:val="00155CA0"/>
    <w:rsid w:val="0016370C"/>
    <w:rsid w:val="001A45FA"/>
    <w:rsid w:val="001A4631"/>
    <w:rsid w:val="001B6AC5"/>
    <w:rsid w:val="001F4489"/>
    <w:rsid w:val="00204095"/>
    <w:rsid w:val="002108C5"/>
    <w:rsid w:val="00211E73"/>
    <w:rsid w:val="002245E0"/>
    <w:rsid w:val="002261A7"/>
    <w:rsid w:val="002876DE"/>
    <w:rsid w:val="002E1965"/>
    <w:rsid w:val="002F5F77"/>
    <w:rsid w:val="00327765"/>
    <w:rsid w:val="003A2C26"/>
    <w:rsid w:val="003A44D8"/>
    <w:rsid w:val="003D5ED7"/>
    <w:rsid w:val="003E2BBF"/>
    <w:rsid w:val="003E2D34"/>
    <w:rsid w:val="00405B13"/>
    <w:rsid w:val="00407644"/>
    <w:rsid w:val="00435D08"/>
    <w:rsid w:val="0049574B"/>
    <w:rsid w:val="004E3821"/>
    <w:rsid w:val="00512F16"/>
    <w:rsid w:val="0054533F"/>
    <w:rsid w:val="005545B2"/>
    <w:rsid w:val="005552D6"/>
    <w:rsid w:val="00585425"/>
    <w:rsid w:val="00636540"/>
    <w:rsid w:val="00665892"/>
    <w:rsid w:val="00680710"/>
    <w:rsid w:val="006B7649"/>
    <w:rsid w:val="006C05C3"/>
    <w:rsid w:val="006E2D14"/>
    <w:rsid w:val="006F5E9E"/>
    <w:rsid w:val="00700A3C"/>
    <w:rsid w:val="00743877"/>
    <w:rsid w:val="007644B8"/>
    <w:rsid w:val="00806B2B"/>
    <w:rsid w:val="00826815"/>
    <w:rsid w:val="008B3A94"/>
    <w:rsid w:val="008C6B9F"/>
    <w:rsid w:val="008F2BCC"/>
    <w:rsid w:val="00912645"/>
    <w:rsid w:val="0092063A"/>
    <w:rsid w:val="009452EE"/>
    <w:rsid w:val="00953D8D"/>
    <w:rsid w:val="009A70F6"/>
    <w:rsid w:val="009B0659"/>
    <w:rsid w:val="009B40DF"/>
    <w:rsid w:val="009C1C71"/>
    <w:rsid w:val="009C5BA6"/>
    <w:rsid w:val="009D5F16"/>
    <w:rsid w:val="00A11475"/>
    <w:rsid w:val="00A54CEB"/>
    <w:rsid w:val="00AA0D6D"/>
    <w:rsid w:val="00B01E9A"/>
    <w:rsid w:val="00B55E56"/>
    <w:rsid w:val="00BB0AC7"/>
    <w:rsid w:val="00BE28A3"/>
    <w:rsid w:val="00BE2A66"/>
    <w:rsid w:val="00C14B12"/>
    <w:rsid w:val="00C8036D"/>
    <w:rsid w:val="00C87516"/>
    <w:rsid w:val="00CD5EB0"/>
    <w:rsid w:val="00CD6F0F"/>
    <w:rsid w:val="00CE757C"/>
    <w:rsid w:val="00CF4BE3"/>
    <w:rsid w:val="00CF5165"/>
    <w:rsid w:val="00D33DEF"/>
    <w:rsid w:val="00D77B23"/>
    <w:rsid w:val="00D960F5"/>
    <w:rsid w:val="00DA10A9"/>
    <w:rsid w:val="00DB6558"/>
    <w:rsid w:val="00DC3E8C"/>
    <w:rsid w:val="00DE3FF8"/>
    <w:rsid w:val="00E21C14"/>
    <w:rsid w:val="00EE1DA6"/>
    <w:rsid w:val="00F04C44"/>
    <w:rsid w:val="00F4386F"/>
    <w:rsid w:val="00F57431"/>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DBCED832-FD1A-484E-BD6A-3D1780E3F1E1}" type="presOf" srcId="{F9328919-5168-419E-9D85-2E59C799E42F}" destId="{74BF82BF-9CC9-4E77-9CA1-357CA6A692E2}"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930FB00E-8FC3-4FCC-B52F-532535D3131F}" type="presOf" srcId="{4C730AAD-5F6B-4C61-BED7-02033036F3C5}" destId="{B58ED49A-4323-4EEE-A7E8-C1A19056AD24}"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7BCE764A-6DF0-4302-8893-868DD0E5F4EF}" srcId="{F9328919-5168-419E-9D85-2E59C799E42F}" destId="{9B5C3707-E82F-49B9-8832-5229BE92FCAF}" srcOrd="2" destOrd="0" parTransId="{4FDDE434-5CFC-4441-BC4F-E4EB1A10C7DD}" sibTransId="{675705AD-C8BC-41D0-BFA6-FCFBEEB6D676}"/>
    <dgm:cxn modelId="{6B5E41B4-399C-46E9-8C4B-4E8CF08A916A}" type="presOf" srcId="{44E3CF18-5BA0-4776-B2D3-4FCA95A561B4}" destId="{CA4F59ED-0745-4A10-8987-A0E11988856A}" srcOrd="0" destOrd="0" presId="urn:microsoft.com/office/officeart/2005/8/layout/hChevron3"/>
    <dgm:cxn modelId="{42875B6B-273F-4676-9ED4-3A51DF63ABE1}" type="presOf" srcId="{9B5C3707-E82F-49B9-8832-5229BE92FCAF}" destId="{615F992B-E2AA-42F1-AE1C-37600FCA8B45}"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FD4D2-32D3-4DA7-B7C1-A14C0DDAA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22</Pages>
  <Words>7059</Words>
  <Characters>38829</Characters>
  <Application>Microsoft Office Word</Application>
  <DocSecurity>0</DocSecurity>
  <Lines>323</Lines>
  <Paragraphs>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5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Luffi</cp:lastModifiedBy>
  <cp:revision>49</cp:revision>
  <dcterms:created xsi:type="dcterms:W3CDTF">2024-03-29T01:24:00Z</dcterms:created>
  <dcterms:modified xsi:type="dcterms:W3CDTF">2024-06-2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gwYDj7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